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4BB6" w:rsidRDefault="00784BB6"/>
    <w:p w:rsidR="00784BB6" w:rsidRDefault="00784BB6" w:rsidP="00784BB6">
      <w:r>
        <w:t>Abstract</w:t>
      </w:r>
    </w:p>
    <w:p w:rsidR="00784BB6" w:rsidRDefault="00784BB6" w:rsidP="00784BB6"/>
    <w:p w:rsidR="00784BB6" w:rsidRDefault="00784BB6" w:rsidP="00784BB6">
      <w:r>
        <w:t xml:space="preserve">Dead time is used to avoid the short circuit of DC link for the three phase pulse width modulation (PWM) voltage source inverters (VSI).But adding the dead time into the control signals causes severe distortion in phase current and also output voltage waveform. For that cases losses of the iron and the core and also torque ripple increases. Especially in low speeds the control performance and stability of the system will be degraded. The effect of dead time will be analyzed and will be investigated for both mosfet and igbt based VSI for various PMSMs. The proposed dead-time compensation method will be software based so will not require additional hardware and will not need precise current sampling especially in zero crossing regions. The method will be integrated to the PMSM drive which is controlled by FOC algorithm. The effectiveness of the proposed method will </w:t>
      </w:r>
      <w:r w:rsidR="004A17A6">
        <w:t xml:space="preserve">be </w:t>
      </w:r>
      <w:r>
        <w:t>verified by experimental result</w:t>
      </w:r>
      <w:r w:rsidR="004A17A6">
        <w:t xml:space="preserve">s </w:t>
      </w:r>
      <w:r>
        <w:t>and spectrum analysis.</w:t>
      </w:r>
      <w:r w:rsidR="004A17A6">
        <w:t xml:space="preserve"> The </w:t>
      </w:r>
      <w:r w:rsidR="003561FA">
        <w:t xml:space="preserve">waveforms of a phase, id and iq currents </w:t>
      </w:r>
      <w:r w:rsidR="000A03FD">
        <w:t xml:space="preserve">will be </w:t>
      </w:r>
      <w:r w:rsidR="003561FA">
        <w:t>compared w</w:t>
      </w:r>
      <w:r w:rsidR="004A17A6">
        <w:t>ith and without compen</w:t>
      </w:r>
      <w:r w:rsidR="003561FA">
        <w:t>sation in the</w:t>
      </w:r>
      <w:r w:rsidR="004A17A6">
        <w:t xml:space="preserve"> steady state and dynamic process</w:t>
      </w:r>
      <w:r w:rsidR="003561FA">
        <w:t>.</w:t>
      </w:r>
    </w:p>
    <w:p w:rsidR="00784BB6" w:rsidRDefault="00784BB6"/>
    <w:p w:rsidR="00F013BA" w:rsidRDefault="00F013BA">
      <w:r>
        <w:t>Introduction</w:t>
      </w:r>
    </w:p>
    <w:p w:rsidR="00907FFA" w:rsidRDefault="000B6A18">
      <w:r w:rsidRPr="000B6A18">
        <w:t>The three phase pulse width modulation (PWM) voltage source inverters (VSI) are widely used in adjustable speed drive applications. To avoid DC-link short circuit, turn on delay time is added to the switches so that the leg switches never conduct at the same time. During dead-time both switches are remained in OFF position. The switches have also finite turn on and off delay times. Although these delay times are very short they cause voltage distortion on the output voltage of the inverter. The distortion of the waveform gets more severe when the switching frequency increases. There exist also inverse relationship between effects of the lag times and the frequency of the output voltage. As the frequency of the output voltage decreases, the distortion becomes more serious. So the worst case is high switching frequency, low output voltage frequency and also low output voltage magnitude. For that case losses of the iron and the core increases and also torque ripple increases. Especially in low speeds the control performance and stability of the system will be degraded because of these effects.</w:t>
      </w:r>
    </w:p>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lastRenderedPageBreak/>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AC1439" w:rsidRDefault="00AC1439" w:rsidP="00AC1439"/>
    <w:p w:rsidR="00AC1439" w:rsidRDefault="00AC1439" w:rsidP="00AC1439">
      <w:r>
        <w:t>[17] uses an adaptive dead-time compensation method by using PWM predictive control. To do this dead-time error voltages in d-q frame is obtained. Dead-time error voltages Ud_dead and Uq_dead is calculated in discrete time by using reference and feedback id* and iq* currents and as well as motor parameters. The proposed method does not rely on current polarities and valid for different motor speeds why they called it is adaptive. In simulation and experiment IGBT based PWM-VSI is used.</w:t>
      </w:r>
    </w:p>
    <w:p w:rsidR="00FC0406" w:rsidRDefault="00FC0406" w:rsidP="00AC1439">
      <w:r>
        <w:t>[19]</w:t>
      </w:r>
      <w:r w:rsidR="004E4B46">
        <w:t xml:space="preserve"> in this paper,</w:t>
      </w:r>
      <w:r>
        <w:t xml:space="preserve"> disturbance voltage is determined by using an observer which is based on </w:t>
      </w:r>
      <w:r w:rsidR="004E4B46">
        <w:t xml:space="preserve">harmonic analysis and kalman filter. The dynamic model of the PMSM synchronous motor is constructed in dq frame in state space model. The disturbance voltages are taken as a third state variable (id, iq &amp; Vdead) by using dominant sixth harmonic component. Extended Kalman filter </w:t>
      </w:r>
      <w:r w:rsidR="000A7AC7">
        <w:t>estimates the disturbance voltage by using the state equations which are in discrete time domain.</w:t>
      </w:r>
      <w:r w:rsidR="00862955">
        <w:t xml:space="preserve"> </w:t>
      </w:r>
      <w:r w:rsidR="00CE5995">
        <w:t xml:space="preserve">The polarity of the compensation voltage is obtained from the estimated id and iq currents but not from the measured currents. So the risk of the faulty compensation around the zero crossings is reduced. </w:t>
      </w:r>
      <w:r w:rsidR="008C577B">
        <w:t>The compensation method is applied in αβ domain rather than in dq frame due to Vαβ contains all required harmonic components not only the sixth harmonic.</w:t>
      </w:r>
    </w:p>
    <w:p w:rsidR="00085469" w:rsidRDefault="00085469" w:rsidP="00085469">
      <w:r>
        <w:t>[20] uses revised repetitive controller (RRC), to decrease distortion of the phase current which is caused by dead-time. RRC with moving average filter and an adaptive gain is added in series with current PI controller. The dead-time voltage error is given by using Tdead time and also the switch turn on/off delay time. Limitation of FOC is given by expressing the disturbance error transfer function. High frequency disturbances like dead-time voltage errors (dominant 5th and 7th harmonics in α-β frame, and 6th harmonics in d-q frame) cannot be reduced as expected by using only standard FOC PI controller. RRC includes three main blocks the delay function, FIR moving average filter and gain. Transfer function of these blocks are implemented and inserted in series with the current PI regulator. By using Vd and Vq voltage references in feedforward control, the DC component of dead-time voltage is also decreased. It is shown that low frequency gain is increased so better steady-state performance and dead-time related frequency gains are also increased to reduce dead-time induced current harmonics via bode diagrams of the open loop transfer function. During transients the proposed method is also tested and it is enabled and disabled without causing any overshoot or DC component change.</w:t>
      </w:r>
    </w:p>
    <w:p w:rsidR="00416D38" w:rsidRDefault="00416D38" w:rsidP="00085469"/>
    <w:p w:rsidR="00085469" w:rsidRDefault="00416D38" w:rsidP="00085469">
      <w:r w:rsidRPr="00416D38">
        <w:lastRenderedPageBreak/>
        <w:t>[23] a least mean square (LMS) based algorithm which is basis for artificial networks, is used to reduce current harmonics caused by dead-time in PMSM V/f control. The same formulation for dead-time voltage error in d-q frame is given in the paper with [20]. But for V/f control, voltage reference is constructed without using rotor position. From d-q frame a new orthogonal synchronous reference frame γ-δ is created to obtain voltage reference frame where δ is aligned with the voltage vector reference frame. The compensation is adapted both of γ-δ axes and generates the voltage reference frames. The algorithm does not depend on precise current sampling especially in zero-crossing region. The performance of the method is also tested in dynamic situations.</w:t>
      </w:r>
    </w:p>
    <w:p w:rsidR="006A413B" w:rsidRDefault="006A413B" w:rsidP="00085469"/>
    <w:p w:rsidR="00D44FF7" w:rsidRDefault="006A413B" w:rsidP="006A413B">
      <w:r>
        <w:t>[28] uses an adaptive linear neuron based algorithm to reduce voltage distortion caused by dead-time effects. The voltage error is given by considering turn on/off time of the switches, the dead-time and also voltage drop of the switches and anti-parallel diodes. After frame transformations by using Park and Clarke transform and applying Fourier transform voltage distortion is expressed in d-q frame. Discrete time steady state PMSM equations is given by considering the distorted voltage components. Then after disturbance voltage is estimated by using ADALINE algorithm. The weights of the algorithm is modified by the least mean square. The paper states that the only needed information is d axis current and rotor position.</w:t>
      </w:r>
    </w:p>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263A70"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263A70"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263A70"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263A70"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263A70"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263A70"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263A70"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263A70"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263A70"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263A70"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263A70"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263A70"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263A70"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263A70"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263A70">
      <w:r w:rsidRPr="0087055D">
        <w:rPr>
          <w:highlight w:val="yellow"/>
        </w:rPr>
        <w:fldChar w:fldCharType="begin" w:fldLock="1"/>
      </w:r>
      <w:r w:rsidR="00532E1F">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note" : "faydal\u0131",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263A70">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263A70"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263A70"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263A70"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263A70"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263A70"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263A70"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263A70"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263A70"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263A70"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263A70"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263A70"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263A70"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263A70"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263A70"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532E1F" w:rsidRPr="00532E1F" w:rsidRDefault="00263A70" w:rsidP="00532E1F">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532E1F" w:rsidRPr="00532E1F">
        <w:rPr>
          <w:rFonts w:ascii="Calibri" w:hAnsi="Calibri" w:cs="Times New Roman"/>
          <w:noProof/>
          <w:szCs w:val="24"/>
        </w:rPr>
        <w:t>[1]</w:t>
      </w:r>
      <w:r w:rsidR="00532E1F" w:rsidRPr="00532E1F">
        <w:rPr>
          <w:rFonts w:ascii="Calibri" w:hAnsi="Calibri" w:cs="Times New Roman"/>
          <w:noProof/>
          <w:szCs w:val="24"/>
        </w:rPr>
        <w:tab/>
        <w:t xml:space="preserve">H. Meşe and I. Çadırcı, “Natural-air-cooled 5 kVA single-phase GaN inverter with paralleled multilayer PCB magnetics,” </w:t>
      </w:r>
      <w:r w:rsidR="00532E1F" w:rsidRPr="00532E1F">
        <w:rPr>
          <w:rFonts w:ascii="Calibri" w:hAnsi="Calibri" w:cs="Times New Roman"/>
          <w:i/>
          <w:iCs/>
          <w:noProof/>
          <w:szCs w:val="24"/>
        </w:rPr>
        <w:t>J. Eng.</w:t>
      </w:r>
      <w:r w:rsidR="00532E1F" w:rsidRPr="00532E1F">
        <w:rPr>
          <w:rFonts w:ascii="Calibri" w:hAnsi="Calibri" w:cs="Times New Roman"/>
          <w:noProof/>
          <w:szCs w:val="24"/>
        </w:rPr>
        <w:t>,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w:t>
      </w:r>
      <w:r w:rsidRPr="00532E1F">
        <w:rPr>
          <w:rFonts w:ascii="Calibri" w:hAnsi="Calibri" w:cs="Times New Roman"/>
          <w:noProof/>
          <w:szCs w:val="24"/>
        </w:rPr>
        <w:tab/>
        <w:t>M. Habibullah, “Simplified Finite-State Predictive Torque Control Strategies for Induction Motor Drives,” 2016.</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3]</w:t>
      </w:r>
      <w:r w:rsidRPr="00532E1F">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532E1F">
        <w:rPr>
          <w:rFonts w:ascii="Calibri" w:hAnsi="Calibri" w:cs="Times New Roman"/>
          <w:i/>
          <w:iCs/>
          <w:noProof/>
          <w:szCs w:val="24"/>
        </w:rPr>
        <w:t>IEEE Int. Symp. Electromagn. Compat.</w:t>
      </w:r>
      <w:r w:rsidRPr="00532E1F">
        <w:rPr>
          <w:rFonts w:ascii="Calibri" w:hAnsi="Calibri" w:cs="Times New Roman"/>
          <w:noProof/>
          <w:szCs w:val="24"/>
        </w:rPr>
        <w:t>, vol. 3, pp. 55–60,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4]</w:t>
      </w:r>
      <w:r w:rsidRPr="00532E1F">
        <w:rPr>
          <w:rFonts w:ascii="Calibri" w:hAnsi="Calibri" w:cs="Times New Roman"/>
          <w:noProof/>
          <w:szCs w:val="24"/>
        </w:rPr>
        <w:tab/>
        <w:t xml:space="preserve">D. Han, S. Li, Y. Wu, W. Choi, and B. Sarlioglu, “Comparative Analysis on Conducted CM EMI Emission of Motor Drives: WBG Versus Si Devices,” </w:t>
      </w:r>
      <w:r w:rsidRPr="00532E1F">
        <w:rPr>
          <w:rFonts w:ascii="Calibri" w:hAnsi="Calibri" w:cs="Times New Roman"/>
          <w:i/>
          <w:iCs/>
          <w:noProof/>
          <w:szCs w:val="24"/>
        </w:rPr>
        <w:t>IEEE Trans. Ind. Electron.</w:t>
      </w:r>
      <w:r w:rsidRPr="00532E1F">
        <w:rPr>
          <w:rFonts w:ascii="Calibri" w:hAnsi="Calibri" w:cs="Times New Roman"/>
          <w:noProof/>
          <w:szCs w:val="24"/>
        </w:rPr>
        <w:t>, vol. 64, no. 10, pp. 8353–8363,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5]</w:t>
      </w:r>
      <w:r w:rsidRPr="00532E1F">
        <w:rPr>
          <w:rFonts w:ascii="Calibri" w:hAnsi="Calibri" w:cs="Times New Roman"/>
          <w:noProof/>
          <w:szCs w:val="24"/>
        </w:rPr>
        <w:tab/>
        <w:t xml:space="preserve">A. Morya, M. Moosavi, M. C. Gardner, and H. A. Toliyat, “Applications of Wide Bandgap (WBG) devices in AC electric drives: A technology status review,” </w:t>
      </w:r>
      <w:r w:rsidRPr="00532E1F">
        <w:rPr>
          <w:rFonts w:ascii="Calibri" w:hAnsi="Calibri" w:cs="Times New Roman"/>
          <w:i/>
          <w:iCs/>
          <w:noProof/>
          <w:szCs w:val="24"/>
        </w:rPr>
        <w:t>2017 IEEE Int. Electr. Mach. Drives Conf. IEMDC 2017</w:t>
      </w:r>
      <w:r w:rsidRPr="00532E1F">
        <w:rPr>
          <w:rFonts w:ascii="Calibri" w:hAnsi="Calibri" w:cs="Times New Roman"/>
          <w:noProof/>
          <w:szCs w:val="24"/>
        </w:rPr>
        <w:t>,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6]</w:t>
      </w:r>
      <w:r w:rsidRPr="00532E1F">
        <w:rPr>
          <w:rFonts w:ascii="Calibri" w:hAnsi="Calibri" w:cs="Times New Roman"/>
          <w:noProof/>
          <w:szCs w:val="24"/>
        </w:rPr>
        <w:tab/>
        <w:t>S. Ding, M. Ding, J. Hang, Q. Wang, and P. Zhang, “Loss Reduction of Permanent Magnet Synchronous Machines based on Decoupling Control Strategy,” pp. 2–6,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7]</w:t>
      </w:r>
      <w:r w:rsidRPr="00532E1F">
        <w:rPr>
          <w:rFonts w:ascii="Calibri" w:hAnsi="Calibri" w:cs="Times New Roman"/>
          <w:noProof/>
          <w:szCs w:val="24"/>
        </w:rPr>
        <w:tab/>
        <w:t>J. Lautner and B. Piepenbreier, “Performance Comparison of Cascode GaN HEMT and Si MOSFET based Inverter for Motor Drive Applications,” no. December, pp. 81–87,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8]</w:t>
      </w:r>
      <w:r w:rsidRPr="00532E1F">
        <w:rPr>
          <w:rFonts w:ascii="Calibri" w:hAnsi="Calibri" w:cs="Times New Roman"/>
          <w:noProof/>
          <w:szCs w:val="24"/>
        </w:rPr>
        <w:tab/>
        <w:t xml:space="preserve">S. J. Chee, J. Kim, and S. K. Sul, “Dead-time compensation based on pole voltage measurement,” </w:t>
      </w:r>
      <w:r w:rsidRPr="00532E1F">
        <w:rPr>
          <w:rFonts w:ascii="Calibri" w:hAnsi="Calibri" w:cs="Times New Roman"/>
          <w:i/>
          <w:iCs/>
          <w:noProof/>
          <w:szCs w:val="24"/>
        </w:rPr>
        <w:t>2015 IEEE Energy Convers. Congr. Expo. ECCE 2015</w:t>
      </w:r>
      <w:r w:rsidRPr="00532E1F">
        <w:rPr>
          <w:rFonts w:ascii="Calibri" w:hAnsi="Calibri" w:cs="Times New Roman"/>
          <w:noProof/>
          <w:szCs w:val="24"/>
        </w:rPr>
        <w:t>, pp. 1549–1555, 2015.</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9]</w:t>
      </w:r>
      <w:r w:rsidRPr="00532E1F">
        <w:rPr>
          <w:rFonts w:ascii="Calibri" w:hAnsi="Calibri" w:cs="Times New Roman"/>
          <w:noProof/>
          <w:szCs w:val="24"/>
        </w:rPr>
        <w:tab/>
        <w:t>J. Lautner and B. Piepenbreier, “High Efficiency Three-Phase-Inverter with 650 V GaN HEMTs,” no. May, pp. 10–12, 2016.</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0]</w:t>
      </w:r>
      <w:r w:rsidRPr="00532E1F">
        <w:rPr>
          <w:rFonts w:ascii="Calibri" w:hAnsi="Calibri" w:cs="Times New Roman"/>
          <w:noProof/>
          <w:szCs w:val="24"/>
        </w:rPr>
        <w:tab/>
        <w:t>H. Li, X. Li, Z. Zhang, C. Yao, and J. Wang, “Design Consideration of High Power GaN Inverter,” pp. 23–29, 2016.</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1]</w:t>
      </w:r>
      <w:r w:rsidRPr="00532E1F">
        <w:rPr>
          <w:rFonts w:ascii="Calibri" w:hAnsi="Calibri" w:cs="Times New Roman"/>
          <w:noProof/>
          <w:szCs w:val="24"/>
        </w:rPr>
        <w:tab/>
        <w:t xml:space="preserve">K. Lee and J. I. Ha, “Dynamic decoupling control method for PMSM drive with cross-coupling inductances,” </w:t>
      </w:r>
      <w:r w:rsidRPr="00532E1F">
        <w:rPr>
          <w:rFonts w:ascii="Calibri" w:hAnsi="Calibri" w:cs="Times New Roman"/>
          <w:i/>
          <w:iCs/>
          <w:noProof/>
          <w:szCs w:val="24"/>
        </w:rPr>
        <w:t>Conf. Proc. - IEEE Appl. Power Electron. Conf. Expo. - APEC</w:t>
      </w:r>
      <w:r w:rsidRPr="00532E1F">
        <w:rPr>
          <w:rFonts w:ascii="Calibri" w:hAnsi="Calibri" w:cs="Times New Roman"/>
          <w:noProof/>
          <w:szCs w:val="24"/>
        </w:rPr>
        <w:t>, pp. 563–569,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2]</w:t>
      </w:r>
      <w:r w:rsidRPr="00532E1F">
        <w:rPr>
          <w:rFonts w:ascii="Calibri" w:hAnsi="Calibri" w:cs="Times New Roman"/>
          <w:noProof/>
          <w:szCs w:val="24"/>
        </w:rPr>
        <w:tab/>
        <w:t xml:space="preserve">M. H. Ho and Y. S. Lai, “Controller design of servo drives for bandwidth improvement,” </w:t>
      </w:r>
      <w:r w:rsidRPr="00532E1F">
        <w:rPr>
          <w:rFonts w:ascii="Calibri" w:hAnsi="Calibri" w:cs="Times New Roman"/>
          <w:i/>
          <w:iCs/>
          <w:noProof/>
          <w:szCs w:val="24"/>
        </w:rPr>
        <w:t>2017 IEEE 3rd Int. Futur. Energy Electron. Conf. ECCE Asia, IFEEC - ECCE Asia 2017</w:t>
      </w:r>
      <w:r w:rsidRPr="00532E1F">
        <w:rPr>
          <w:rFonts w:ascii="Calibri" w:hAnsi="Calibri" w:cs="Times New Roman"/>
          <w:noProof/>
          <w:szCs w:val="24"/>
        </w:rPr>
        <w:t>, pp. 52–56,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3]</w:t>
      </w:r>
      <w:r w:rsidRPr="00532E1F">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4]</w:t>
      </w:r>
      <w:r w:rsidRPr="00532E1F">
        <w:rPr>
          <w:rFonts w:ascii="Calibri" w:hAnsi="Calibri" w:cs="Times New Roman"/>
          <w:noProof/>
          <w:szCs w:val="24"/>
        </w:rPr>
        <w:tab/>
        <w:t xml:space="preserve">H. Li, X. Zhang, and Z. Zhang, “Design of a 10 kW GaN-Based High Power Density Three-Phase Inverter,” </w:t>
      </w:r>
      <w:r w:rsidRPr="00532E1F">
        <w:rPr>
          <w:rFonts w:ascii="Calibri" w:hAnsi="Calibri" w:cs="Times New Roman"/>
          <w:i/>
          <w:iCs/>
          <w:noProof/>
          <w:szCs w:val="24"/>
        </w:rPr>
        <w:t>Energy Convers. Congr. Expo.</w:t>
      </w:r>
      <w:r w:rsidRPr="00532E1F">
        <w:rPr>
          <w:rFonts w:ascii="Calibri" w:hAnsi="Calibri" w:cs="Times New Roman"/>
          <w:noProof/>
          <w:szCs w:val="24"/>
        </w:rPr>
        <w:t>, 2016.</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5]</w:t>
      </w:r>
      <w:r w:rsidRPr="00532E1F">
        <w:rPr>
          <w:rFonts w:ascii="Calibri" w:hAnsi="Calibri" w:cs="Times New Roman"/>
          <w:noProof/>
          <w:szCs w:val="24"/>
        </w:rPr>
        <w:tab/>
        <w:t>Y. Wang, S. Member, W. Xie, and X. Wang, “Strategy for Voltage Source Inverters,” vol. 65, no. 1, pp. 59–66, 2018.</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6]</w:t>
      </w:r>
      <w:r w:rsidRPr="00532E1F">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532E1F">
        <w:rPr>
          <w:rFonts w:ascii="Calibri" w:hAnsi="Calibri" w:cs="Times New Roman"/>
          <w:i/>
          <w:iCs/>
          <w:noProof/>
          <w:szCs w:val="24"/>
        </w:rPr>
        <w:t>IEEE Trans. Power Electron.</w:t>
      </w:r>
      <w:r w:rsidRPr="00532E1F">
        <w:rPr>
          <w:rFonts w:ascii="Calibri" w:hAnsi="Calibri" w:cs="Times New Roman"/>
          <w:noProof/>
          <w:szCs w:val="24"/>
        </w:rPr>
        <w:t>, vol. 33, no. 5, pp. 4261–4273,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7]</w:t>
      </w:r>
      <w:r w:rsidRPr="00532E1F">
        <w:rPr>
          <w:rFonts w:ascii="Calibri" w:hAnsi="Calibri" w:cs="Times New Roman"/>
          <w:noProof/>
          <w:szCs w:val="24"/>
        </w:rPr>
        <w:tab/>
        <w:t>K. Yang, M. Yang, Z. Lang, and D. Xu, “An Adaptive Dead-time Compensation Method based on Predictive Current Control,” vol. 1, no. I, pp. 1–5, 2016.</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8]</w:t>
      </w:r>
      <w:r w:rsidRPr="00532E1F">
        <w:rPr>
          <w:rFonts w:ascii="Calibri" w:hAnsi="Calibri" w:cs="Times New Roman"/>
          <w:noProof/>
          <w:szCs w:val="24"/>
        </w:rPr>
        <w:tab/>
        <w:t xml:space="preserve">U. Abronzini, C. Attaianese, M. D’Arpino, M. Di Monaco, V. Nardi, and G. Tomasso, “Dead time and nonlinearities compensation for VSI feeding AC drives,” </w:t>
      </w:r>
      <w:r w:rsidRPr="00532E1F">
        <w:rPr>
          <w:rFonts w:ascii="Calibri" w:hAnsi="Calibri" w:cs="Times New Roman"/>
          <w:i/>
          <w:iCs/>
          <w:noProof/>
          <w:szCs w:val="24"/>
        </w:rPr>
        <w:t>IEEE Int. Symp. Ind. Electron.</w:t>
      </w:r>
      <w:r w:rsidRPr="00532E1F">
        <w:rPr>
          <w:rFonts w:ascii="Calibri" w:hAnsi="Calibri" w:cs="Times New Roman"/>
          <w:noProof/>
          <w:szCs w:val="24"/>
        </w:rPr>
        <w:t>, pp. 271–276,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19]</w:t>
      </w:r>
      <w:r w:rsidRPr="00532E1F">
        <w:rPr>
          <w:rFonts w:ascii="Calibri" w:hAnsi="Calibri" w:cs="Times New Roman"/>
          <w:noProof/>
          <w:szCs w:val="24"/>
        </w:rPr>
        <w:tab/>
        <w:t xml:space="preserve">L. Buchta and L. Otava, “Adaptive compensation of inverter non-linearities based on the Kalman filter,” </w:t>
      </w:r>
      <w:r w:rsidRPr="00532E1F">
        <w:rPr>
          <w:rFonts w:ascii="Calibri" w:hAnsi="Calibri" w:cs="Times New Roman"/>
          <w:i/>
          <w:iCs/>
          <w:noProof/>
          <w:szCs w:val="24"/>
        </w:rPr>
        <w:t>IECON Proc. (Industrial Electron. Conf.</w:t>
      </w:r>
      <w:r w:rsidRPr="00532E1F">
        <w:rPr>
          <w:rFonts w:ascii="Calibri" w:hAnsi="Calibri" w:cs="Times New Roman"/>
          <w:noProof/>
          <w:szCs w:val="24"/>
        </w:rPr>
        <w:t>, pp. 4301–4306, 2016.</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0]</w:t>
      </w:r>
      <w:r w:rsidRPr="00532E1F">
        <w:rPr>
          <w:rFonts w:ascii="Calibri" w:hAnsi="Calibri" w:cs="Times New Roman"/>
          <w:noProof/>
          <w:szCs w:val="24"/>
        </w:rPr>
        <w:tab/>
        <w:t xml:space="preserve">Z. Tang and B. Akin, “Compensation of dead-time effects based on revised repetitive controller for PMSM drives,” </w:t>
      </w:r>
      <w:r w:rsidRPr="00532E1F">
        <w:rPr>
          <w:rFonts w:ascii="Calibri" w:hAnsi="Calibri" w:cs="Times New Roman"/>
          <w:i/>
          <w:iCs/>
          <w:noProof/>
          <w:szCs w:val="24"/>
        </w:rPr>
        <w:t>Conf. Proc. - IEEE Appl. Power Electron. Conf. Expo. - APEC</w:t>
      </w:r>
      <w:r w:rsidRPr="00532E1F">
        <w:rPr>
          <w:rFonts w:ascii="Calibri" w:hAnsi="Calibri" w:cs="Times New Roman"/>
          <w:noProof/>
          <w:szCs w:val="24"/>
        </w:rPr>
        <w:t>, vol. 32, no. 3, pp. 2730–2737,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1]</w:t>
      </w:r>
      <w:r w:rsidRPr="00532E1F">
        <w:rPr>
          <w:rFonts w:ascii="Calibri" w:hAnsi="Calibri" w:cs="Times New Roman"/>
          <w:noProof/>
          <w:szCs w:val="24"/>
        </w:rPr>
        <w:tab/>
        <w:t xml:space="preserve">B. Kim and S. Sui, “li </w:t>
      </w:r>
      <w:r w:rsidRPr="00532E1F">
        <w:rPr>
          <w:rFonts w:ascii="Calibri" w:hAnsi="Calibri" w:cs="Tahoma"/>
          <w:noProof/>
          <w:szCs w:val="24"/>
        </w:rPr>
        <w:t>�</w:t>
      </w:r>
      <w:r w:rsidRPr="00532E1F">
        <w:rPr>
          <w:rFonts w:ascii="Calibri" w:hAnsi="Calibri" w:cs="Times New Roman"/>
          <w:noProof/>
          <w:szCs w:val="24"/>
        </w:rPr>
        <w:t xml:space="preserve"> , l J l l v â€</w:t>
      </w:r>
      <w:r w:rsidRPr="00532E1F">
        <w:rPr>
          <w:rFonts w:ascii="Calibri" w:hAnsi="Calibri" w:cs="Times New Roman"/>
          <w:noProof/>
          <w:szCs w:val="24"/>
          <w:vertAlign w:val="superscript"/>
        </w:rPr>
        <w:t>TM</w:t>
      </w:r>
      <w:r w:rsidRPr="00532E1F">
        <w:rPr>
          <w:rFonts w:ascii="Calibri" w:hAnsi="Calibri" w:cs="Times New Roman"/>
          <w:noProof/>
          <w:szCs w:val="24"/>
        </w:rPr>
        <w:t xml:space="preserve"> li </w:t>
      </w:r>
      <w:r w:rsidRPr="00532E1F">
        <w:rPr>
          <w:rFonts w:ascii="Calibri" w:hAnsi="Calibri" w:cs="Tahoma"/>
          <w:noProof/>
          <w:szCs w:val="24"/>
        </w:rPr>
        <w:t>�</w:t>
      </w:r>
      <w:r w:rsidRPr="00532E1F">
        <w:rPr>
          <w:rFonts w:ascii="Calibri" w:hAnsi="Calibri" w:cs="Times New Roman"/>
          <w:noProof/>
          <w:szCs w:val="24"/>
        </w:rPr>
        <w:t xml:space="preserve"> , l J,” pp. 2171–2176,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lastRenderedPageBreak/>
        <w:t>[22]</w:t>
      </w:r>
      <w:r w:rsidRPr="00532E1F">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532E1F">
        <w:rPr>
          <w:rFonts w:ascii="Calibri" w:hAnsi="Calibri" w:cs="Times New Roman"/>
          <w:i/>
          <w:iCs/>
          <w:noProof/>
          <w:szCs w:val="24"/>
        </w:rPr>
        <w:t>IEEE Trans. Ind. Electron.</w:t>
      </w:r>
      <w:r w:rsidRPr="00532E1F">
        <w:rPr>
          <w:rFonts w:ascii="Calibri" w:hAnsi="Calibri" w:cs="Times New Roman"/>
          <w:noProof/>
          <w:szCs w:val="24"/>
        </w:rPr>
        <w:t>, vol. 64, no. 5, pp. 3537–3547,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3]</w:t>
      </w:r>
      <w:r w:rsidRPr="00532E1F">
        <w:rPr>
          <w:rFonts w:ascii="Calibri" w:hAnsi="Calibri" w:cs="Times New Roman"/>
          <w:noProof/>
          <w:szCs w:val="24"/>
        </w:rPr>
        <w:tab/>
        <w:t>Z. Tang, S. Member, B. Akin, and S. Mmeber, “A New LMS Based Algorithm to Suppress Dead- Time Effects in PMSM V / f Drives,” pp. 3156–3162,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4]</w:t>
      </w:r>
      <w:r w:rsidRPr="00532E1F">
        <w:rPr>
          <w:rFonts w:ascii="Calibri" w:hAnsi="Calibri" w:cs="Times New Roman"/>
          <w:noProof/>
          <w:szCs w:val="24"/>
        </w:rPr>
        <w:tab/>
        <w:t xml:space="preserve">D. Han, S. Li, W. Choi, and B. Sarlioglu, “Design, implementation, and evaluation of a GaN-based four-leg inverter with minimal common mode voltage generation,” </w:t>
      </w:r>
      <w:r w:rsidRPr="00532E1F">
        <w:rPr>
          <w:rFonts w:ascii="Calibri" w:hAnsi="Calibri" w:cs="Times New Roman"/>
          <w:i/>
          <w:iCs/>
          <w:noProof/>
          <w:szCs w:val="24"/>
        </w:rPr>
        <w:t>2017 IEEE Energy Convers. Congr. Expo. ECCE 2017</w:t>
      </w:r>
      <w:r w:rsidRPr="00532E1F">
        <w:rPr>
          <w:rFonts w:ascii="Calibri" w:hAnsi="Calibri" w:cs="Times New Roman"/>
          <w:noProof/>
          <w:szCs w:val="24"/>
        </w:rPr>
        <w:t>, vol. 2017–Janua, pp. 5383–5388,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5]</w:t>
      </w:r>
      <w:r w:rsidRPr="00532E1F">
        <w:rPr>
          <w:rFonts w:ascii="Calibri" w:hAnsi="Calibri" w:cs="Times New Roman"/>
          <w:noProof/>
          <w:szCs w:val="24"/>
        </w:rPr>
        <w:tab/>
        <w:t>S. Mir, J. Neely, and S. S.- Ieee, “High performance 12 kW motor and drive for modern aircrafts,” pp. 5453–5460,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6]</w:t>
      </w:r>
      <w:r w:rsidRPr="00532E1F">
        <w:rPr>
          <w:rFonts w:ascii="Calibri" w:hAnsi="Calibri" w:cs="Times New Roman"/>
          <w:noProof/>
          <w:szCs w:val="24"/>
        </w:rPr>
        <w:tab/>
        <w:t xml:space="preserve">T. Turker, U. Buyukkeles, and A. F. Bakan, “A Robust Predictive Current Controller for PMSM Drives,” </w:t>
      </w:r>
      <w:r w:rsidRPr="00532E1F">
        <w:rPr>
          <w:rFonts w:ascii="Calibri" w:hAnsi="Calibri" w:cs="Times New Roman"/>
          <w:i/>
          <w:iCs/>
          <w:noProof/>
          <w:szCs w:val="24"/>
        </w:rPr>
        <w:t>IEEE Trans. Ind. Electron.</w:t>
      </w:r>
      <w:r w:rsidRPr="00532E1F">
        <w:rPr>
          <w:rFonts w:ascii="Calibri" w:hAnsi="Calibri" w:cs="Times New Roman"/>
          <w:noProof/>
          <w:szCs w:val="24"/>
        </w:rPr>
        <w:t>, vol. 63, no. 6, pp. 3906–3914, 2016.</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7]</w:t>
      </w:r>
      <w:r w:rsidRPr="00532E1F">
        <w:rPr>
          <w:rFonts w:ascii="Calibri" w:hAnsi="Calibri" w:cs="Times New Roman"/>
          <w:noProof/>
          <w:szCs w:val="24"/>
        </w:rPr>
        <w:tab/>
        <w:t xml:space="preserve">F. Marignetti, G. Volpe, C. Cecati, and S. M. Mirimani, “Electromagnetic Design and Modeling of a Two Phase Axial Flux Printed Circuit Board Motor,” </w:t>
      </w:r>
      <w:r w:rsidRPr="00532E1F">
        <w:rPr>
          <w:rFonts w:ascii="Calibri" w:hAnsi="Calibri" w:cs="Times New Roman"/>
          <w:i/>
          <w:iCs/>
          <w:noProof/>
          <w:szCs w:val="24"/>
        </w:rPr>
        <w:t>IEEE Trans. Ind. Electron.</w:t>
      </w:r>
      <w:r w:rsidRPr="00532E1F">
        <w:rPr>
          <w:rFonts w:ascii="Calibri" w:hAnsi="Calibri" w:cs="Times New Roman"/>
          <w:noProof/>
          <w:szCs w:val="24"/>
        </w:rPr>
        <w:t>, vol. 65, no. 1, pp. 67–76,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8]</w:t>
      </w:r>
      <w:r w:rsidRPr="00532E1F">
        <w:rPr>
          <w:rFonts w:ascii="Calibri" w:hAnsi="Calibri" w:cs="Times New Roman"/>
          <w:noProof/>
          <w:szCs w:val="24"/>
        </w:rPr>
        <w:tab/>
        <w:t xml:space="preserve">Y. C. Pai, J. P. Chang, M. Y. Cheng, and T. J. Liang, “Dead-time effects compensation for PMSM drives - An adaptive linear neuron approach,” </w:t>
      </w:r>
      <w:r w:rsidRPr="00532E1F">
        <w:rPr>
          <w:rFonts w:ascii="Calibri" w:hAnsi="Calibri" w:cs="Times New Roman"/>
          <w:i/>
          <w:iCs/>
          <w:noProof/>
          <w:szCs w:val="24"/>
        </w:rPr>
        <w:t>2017 IEEE 3rd Int. Futur. Energy Electron. Conf. ECCE Asia, IFEEC - ECCE Asia 2017</w:t>
      </w:r>
      <w:r w:rsidRPr="00532E1F">
        <w:rPr>
          <w:rFonts w:ascii="Calibri" w:hAnsi="Calibri" w:cs="Times New Roman"/>
          <w:noProof/>
          <w:szCs w:val="24"/>
        </w:rPr>
        <w:t>, pp. 1025–1030, 2017.</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29]</w:t>
      </w:r>
      <w:r w:rsidRPr="00532E1F">
        <w:rPr>
          <w:rFonts w:ascii="Calibri" w:hAnsi="Calibri" w:cs="Times New Roman"/>
          <w:noProof/>
          <w:szCs w:val="24"/>
        </w:rPr>
        <w:tab/>
        <w:t xml:space="preserve">M. Eull, M. Preindl, and A. Emadi, “Analysis and Design of a High Efficiency, High Power Density Three-Phase Silicon Carbide Inverter,” </w:t>
      </w:r>
      <w:r w:rsidRPr="00532E1F">
        <w:rPr>
          <w:rFonts w:ascii="Calibri" w:hAnsi="Calibri" w:cs="Times New Roman"/>
          <w:i/>
          <w:iCs/>
          <w:noProof/>
          <w:szCs w:val="24"/>
        </w:rPr>
        <w:t>2016 IEEE Transp. Electrif. Conf. Expo</w:t>
      </w:r>
      <w:r w:rsidRPr="00532E1F">
        <w:rPr>
          <w:rFonts w:ascii="Calibri" w:hAnsi="Calibri" w:cs="Times New Roman"/>
          <w:noProof/>
          <w:szCs w:val="24"/>
        </w:rPr>
        <w:t>, pp. 1–6, 2016.</w:t>
      </w:r>
    </w:p>
    <w:p w:rsidR="00532E1F" w:rsidRPr="00532E1F" w:rsidRDefault="00532E1F" w:rsidP="00532E1F">
      <w:pPr>
        <w:widowControl w:val="0"/>
        <w:autoSpaceDE w:val="0"/>
        <w:autoSpaceDN w:val="0"/>
        <w:adjustRightInd w:val="0"/>
        <w:spacing w:after="0" w:line="240" w:lineRule="auto"/>
        <w:ind w:left="640" w:hanging="640"/>
        <w:rPr>
          <w:rFonts w:ascii="Calibri" w:hAnsi="Calibri" w:cs="Times New Roman"/>
          <w:noProof/>
          <w:szCs w:val="24"/>
        </w:rPr>
      </w:pPr>
      <w:r w:rsidRPr="00532E1F">
        <w:rPr>
          <w:rFonts w:ascii="Calibri" w:hAnsi="Calibri" w:cs="Times New Roman"/>
          <w:noProof/>
          <w:szCs w:val="24"/>
        </w:rPr>
        <w:t>[30]</w:t>
      </w:r>
      <w:r w:rsidRPr="00532E1F">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532E1F" w:rsidRPr="00532E1F" w:rsidRDefault="00532E1F" w:rsidP="00532E1F">
      <w:pPr>
        <w:widowControl w:val="0"/>
        <w:autoSpaceDE w:val="0"/>
        <w:autoSpaceDN w:val="0"/>
        <w:adjustRightInd w:val="0"/>
        <w:spacing w:after="0" w:line="240" w:lineRule="auto"/>
        <w:ind w:left="640" w:hanging="640"/>
        <w:rPr>
          <w:rFonts w:ascii="Calibri" w:hAnsi="Calibri"/>
          <w:noProof/>
        </w:rPr>
      </w:pPr>
      <w:r w:rsidRPr="00532E1F">
        <w:rPr>
          <w:rFonts w:ascii="Calibri" w:hAnsi="Calibri" w:cs="Times New Roman"/>
          <w:noProof/>
          <w:szCs w:val="24"/>
        </w:rPr>
        <w:t>[31]</w:t>
      </w:r>
      <w:r w:rsidRPr="00532E1F">
        <w:rPr>
          <w:rFonts w:ascii="Calibri" w:hAnsi="Calibri" w:cs="Times New Roman"/>
          <w:noProof/>
          <w:szCs w:val="24"/>
        </w:rPr>
        <w:tab/>
        <w:t xml:space="preserve">Y. Murai, T. Watanabe, and H. Iwasaki, “Waveform distortion and correction circuit for pwm inverters with switching lag-times,” </w:t>
      </w:r>
      <w:r w:rsidRPr="00532E1F">
        <w:rPr>
          <w:rFonts w:ascii="Calibri" w:hAnsi="Calibri" w:cs="Times New Roman"/>
          <w:i/>
          <w:iCs/>
          <w:noProof/>
          <w:szCs w:val="24"/>
        </w:rPr>
        <w:t>IEEE Trans. Ind. Appl.</w:t>
      </w:r>
      <w:r w:rsidRPr="00532E1F">
        <w:rPr>
          <w:rFonts w:ascii="Calibri" w:hAnsi="Calibri" w:cs="Times New Roman"/>
          <w:noProof/>
          <w:szCs w:val="24"/>
        </w:rPr>
        <w:t>, vol. IA-23, no. 5, pp. 881–886, 1987.</w:t>
      </w:r>
    </w:p>
    <w:p w:rsidR="003507B3" w:rsidRDefault="00263A70" w:rsidP="00532E1F">
      <w:pPr>
        <w:widowControl w:val="0"/>
        <w:autoSpaceDE w:val="0"/>
        <w:autoSpaceDN w:val="0"/>
        <w:adjustRightInd w:val="0"/>
        <w:spacing w:after="0" w:line="240" w:lineRule="auto"/>
        <w:ind w:left="640" w:hanging="640"/>
      </w:pPr>
      <w:r>
        <w:fldChar w:fldCharType="end"/>
      </w: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8298A" w:rsidRDefault="0068298A" w:rsidP="009B5C0D">
      <w:pPr>
        <w:spacing w:after="0" w:line="240" w:lineRule="auto"/>
      </w:pPr>
      <w:r>
        <w:separator/>
      </w:r>
    </w:p>
  </w:endnote>
  <w:endnote w:type="continuationSeparator" w:id="1">
    <w:p w:rsidR="0068298A" w:rsidRDefault="0068298A"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263A70">
        <w:pPr>
          <w:pStyle w:val="Footer"/>
          <w:jc w:val="right"/>
        </w:pPr>
        <w:r>
          <w:fldChar w:fldCharType="begin"/>
        </w:r>
        <w:r w:rsidR="00685CD0">
          <w:instrText xml:space="preserve"> PAGE   \* MERGEFORMAT </w:instrText>
        </w:r>
        <w:r>
          <w:fldChar w:fldCharType="separate"/>
        </w:r>
        <w:r w:rsidR="00532E1F">
          <w:rPr>
            <w:noProof/>
          </w:rPr>
          <w:t>15</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8298A" w:rsidRDefault="0068298A" w:rsidP="009B5C0D">
      <w:pPr>
        <w:spacing w:after="0" w:line="240" w:lineRule="auto"/>
      </w:pPr>
      <w:r>
        <w:separator/>
      </w:r>
    </w:p>
  </w:footnote>
  <w:footnote w:type="continuationSeparator" w:id="1">
    <w:p w:rsidR="0068298A" w:rsidRDefault="0068298A"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73730"/>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575D8"/>
    <w:rsid w:val="000664F4"/>
    <w:rsid w:val="00085385"/>
    <w:rsid w:val="00085469"/>
    <w:rsid w:val="00085668"/>
    <w:rsid w:val="0008566D"/>
    <w:rsid w:val="00094925"/>
    <w:rsid w:val="000965BE"/>
    <w:rsid w:val="000A03FD"/>
    <w:rsid w:val="000A7AC7"/>
    <w:rsid w:val="000B6A18"/>
    <w:rsid w:val="00100A78"/>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3A70"/>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561FA"/>
    <w:rsid w:val="00393624"/>
    <w:rsid w:val="003A32C3"/>
    <w:rsid w:val="003C7390"/>
    <w:rsid w:val="003C7C8B"/>
    <w:rsid w:val="003D2E25"/>
    <w:rsid w:val="003E3D94"/>
    <w:rsid w:val="00400FC2"/>
    <w:rsid w:val="00401791"/>
    <w:rsid w:val="004027D6"/>
    <w:rsid w:val="00407B88"/>
    <w:rsid w:val="00416D38"/>
    <w:rsid w:val="004519E6"/>
    <w:rsid w:val="00461DE5"/>
    <w:rsid w:val="00483ADD"/>
    <w:rsid w:val="00484402"/>
    <w:rsid w:val="00492C04"/>
    <w:rsid w:val="004A17A6"/>
    <w:rsid w:val="004B35FE"/>
    <w:rsid w:val="004C64F3"/>
    <w:rsid w:val="004C7C75"/>
    <w:rsid w:val="004D16C5"/>
    <w:rsid w:val="004D757E"/>
    <w:rsid w:val="004E4B46"/>
    <w:rsid w:val="004E5F09"/>
    <w:rsid w:val="00520CF1"/>
    <w:rsid w:val="005329D4"/>
    <w:rsid w:val="00532E1F"/>
    <w:rsid w:val="00541094"/>
    <w:rsid w:val="00551060"/>
    <w:rsid w:val="005520CF"/>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298A"/>
    <w:rsid w:val="00685CD0"/>
    <w:rsid w:val="00687A46"/>
    <w:rsid w:val="006A413B"/>
    <w:rsid w:val="006D72B7"/>
    <w:rsid w:val="00705DA8"/>
    <w:rsid w:val="007347C0"/>
    <w:rsid w:val="0073543A"/>
    <w:rsid w:val="00752A89"/>
    <w:rsid w:val="007616A2"/>
    <w:rsid w:val="00774EA9"/>
    <w:rsid w:val="00784BB6"/>
    <w:rsid w:val="007957A8"/>
    <w:rsid w:val="007D4D28"/>
    <w:rsid w:val="007D5926"/>
    <w:rsid w:val="007E06C0"/>
    <w:rsid w:val="007E0B5F"/>
    <w:rsid w:val="007E6968"/>
    <w:rsid w:val="00822A65"/>
    <w:rsid w:val="0083407D"/>
    <w:rsid w:val="00834A79"/>
    <w:rsid w:val="008448A2"/>
    <w:rsid w:val="00850579"/>
    <w:rsid w:val="00862955"/>
    <w:rsid w:val="00865F75"/>
    <w:rsid w:val="0087055D"/>
    <w:rsid w:val="008A0268"/>
    <w:rsid w:val="008A124C"/>
    <w:rsid w:val="008A24B0"/>
    <w:rsid w:val="008B5BBD"/>
    <w:rsid w:val="008C577B"/>
    <w:rsid w:val="008C5AA6"/>
    <w:rsid w:val="008F27D2"/>
    <w:rsid w:val="00907FFA"/>
    <w:rsid w:val="0093088B"/>
    <w:rsid w:val="00932722"/>
    <w:rsid w:val="00950CEA"/>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20AC"/>
    <w:rsid w:val="009F470A"/>
    <w:rsid w:val="009F728A"/>
    <w:rsid w:val="00A340A2"/>
    <w:rsid w:val="00A4213C"/>
    <w:rsid w:val="00A4261F"/>
    <w:rsid w:val="00A4434C"/>
    <w:rsid w:val="00A4675D"/>
    <w:rsid w:val="00A47586"/>
    <w:rsid w:val="00A65097"/>
    <w:rsid w:val="00A75F81"/>
    <w:rsid w:val="00A7666D"/>
    <w:rsid w:val="00A84B95"/>
    <w:rsid w:val="00A854E8"/>
    <w:rsid w:val="00A86C8D"/>
    <w:rsid w:val="00A95B2F"/>
    <w:rsid w:val="00A95D6F"/>
    <w:rsid w:val="00AA4F2B"/>
    <w:rsid w:val="00AA5973"/>
    <w:rsid w:val="00AB1668"/>
    <w:rsid w:val="00AC04EA"/>
    <w:rsid w:val="00AC1439"/>
    <w:rsid w:val="00AF52B5"/>
    <w:rsid w:val="00B16A39"/>
    <w:rsid w:val="00B326EB"/>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8561E"/>
    <w:rsid w:val="00C91AB0"/>
    <w:rsid w:val="00C96930"/>
    <w:rsid w:val="00CA1DC1"/>
    <w:rsid w:val="00CA473C"/>
    <w:rsid w:val="00CE5995"/>
    <w:rsid w:val="00CF1E05"/>
    <w:rsid w:val="00D16965"/>
    <w:rsid w:val="00D238F5"/>
    <w:rsid w:val="00D30ECB"/>
    <w:rsid w:val="00D34E7A"/>
    <w:rsid w:val="00D41AED"/>
    <w:rsid w:val="00D44FF7"/>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EF7549"/>
    <w:rsid w:val="00F013BA"/>
    <w:rsid w:val="00F10A49"/>
    <w:rsid w:val="00F124B6"/>
    <w:rsid w:val="00F17D4E"/>
    <w:rsid w:val="00F514A8"/>
    <w:rsid w:val="00F60DB1"/>
    <w:rsid w:val="00F61E6E"/>
    <w:rsid w:val="00F76BDF"/>
    <w:rsid w:val="00FB603E"/>
    <w:rsid w:val="00FB7BF5"/>
    <w:rsid w:val="00FC0406"/>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37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divs>
    <w:div w:id="101799737">
      <w:bodyDiv w:val="1"/>
      <w:marLeft w:val="0"/>
      <w:marRight w:val="0"/>
      <w:marTop w:val="0"/>
      <w:marBottom w:val="0"/>
      <w:divBdr>
        <w:top w:val="none" w:sz="0" w:space="0" w:color="auto"/>
        <w:left w:val="none" w:sz="0" w:space="0" w:color="auto"/>
        <w:bottom w:val="none" w:sz="0" w:space="0" w:color="auto"/>
        <w:right w:val="none" w:sz="0" w:space="0" w:color="auto"/>
      </w:divBdr>
      <w:divsChild>
        <w:div w:id="1863089116">
          <w:marLeft w:val="0"/>
          <w:marRight w:val="0"/>
          <w:marTop w:val="0"/>
          <w:marBottom w:val="0"/>
          <w:divBdr>
            <w:top w:val="none" w:sz="0" w:space="0" w:color="auto"/>
            <w:left w:val="none" w:sz="0" w:space="0" w:color="auto"/>
            <w:bottom w:val="none" w:sz="0" w:space="0" w:color="auto"/>
            <w:right w:val="none" w:sz="0" w:space="0" w:color="auto"/>
          </w:divBdr>
          <w:divsChild>
            <w:div w:id="1792479406">
              <w:marLeft w:val="0"/>
              <w:marRight w:val="0"/>
              <w:marTop w:val="0"/>
              <w:marBottom w:val="0"/>
              <w:divBdr>
                <w:top w:val="none" w:sz="0" w:space="0" w:color="auto"/>
                <w:left w:val="none" w:sz="0" w:space="0" w:color="auto"/>
                <w:bottom w:val="none" w:sz="0" w:space="0" w:color="auto"/>
                <w:right w:val="none" w:sz="0" w:space="0" w:color="auto"/>
              </w:divBdr>
              <w:divsChild>
                <w:div w:id="2094548589">
                  <w:marLeft w:val="-380"/>
                  <w:marRight w:val="0"/>
                  <w:marTop w:val="100"/>
                  <w:marBottom w:val="150"/>
                  <w:divBdr>
                    <w:top w:val="single" w:sz="4" w:space="2" w:color="D8D8D8"/>
                    <w:left w:val="single" w:sz="4" w:space="2" w:color="D8D8D8"/>
                    <w:bottom w:val="single" w:sz="4" w:space="2" w:color="D8D8D8"/>
                    <w:right w:val="single" w:sz="4" w:space="2" w:color="D8D8D8"/>
                  </w:divBdr>
                  <w:divsChild>
                    <w:div w:id="1932153468">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326780277">
          <w:marLeft w:val="0"/>
          <w:marRight w:val="150"/>
          <w:marTop w:val="50"/>
          <w:marBottom w:val="0"/>
          <w:divBdr>
            <w:top w:val="none" w:sz="0" w:space="0" w:color="auto"/>
            <w:left w:val="none" w:sz="0" w:space="0" w:color="auto"/>
            <w:bottom w:val="none" w:sz="0" w:space="0" w:color="auto"/>
            <w:right w:val="none" w:sz="0" w:space="0" w:color="auto"/>
          </w:divBdr>
          <w:divsChild>
            <w:div w:id="887761288">
              <w:marLeft w:val="0"/>
              <w:marRight w:val="0"/>
              <w:marTop w:val="0"/>
              <w:marBottom w:val="0"/>
              <w:divBdr>
                <w:top w:val="none" w:sz="0" w:space="0" w:color="auto"/>
                <w:left w:val="none" w:sz="0" w:space="0" w:color="auto"/>
                <w:bottom w:val="none" w:sz="0" w:space="0" w:color="auto"/>
                <w:right w:val="none" w:sz="0" w:space="0" w:color="auto"/>
              </w:divBdr>
              <w:divsChild>
                <w:div w:id="1757481235">
                  <w:marLeft w:val="0"/>
                  <w:marRight w:val="0"/>
                  <w:marTop w:val="0"/>
                  <w:marBottom w:val="0"/>
                  <w:divBdr>
                    <w:top w:val="none" w:sz="0" w:space="0" w:color="auto"/>
                    <w:left w:val="none" w:sz="0" w:space="0" w:color="auto"/>
                    <w:bottom w:val="none" w:sz="0" w:space="0" w:color="auto"/>
                    <w:right w:val="none" w:sz="0" w:space="0" w:color="auto"/>
                  </w:divBdr>
                  <w:divsChild>
                    <w:div w:id="137704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844681">
      <w:bodyDiv w:val="1"/>
      <w:marLeft w:val="0"/>
      <w:marRight w:val="0"/>
      <w:marTop w:val="0"/>
      <w:marBottom w:val="0"/>
      <w:divBdr>
        <w:top w:val="none" w:sz="0" w:space="0" w:color="auto"/>
        <w:left w:val="none" w:sz="0" w:space="0" w:color="auto"/>
        <w:bottom w:val="none" w:sz="0" w:space="0" w:color="auto"/>
        <w:right w:val="none" w:sz="0" w:space="0" w:color="auto"/>
      </w:divBdr>
      <w:divsChild>
        <w:div w:id="690685193">
          <w:marLeft w:val="0"/>
          <w:marRight w:val="0"/>
          <w:marTop w:val="0"/>
          <w:marBottom w:val="0"/>
          <w:divBdr>
            <w:top w:val="none" w:sz="0" w:space="0" w:color="auto"/>
            <w:left w:val="none" w:sz="0" w:space="0" w:color="auto"/>
            <w:bottom w:val="none" w:sz="0" w:space="0" w:color="auto"/>
            <w:right w:val="none" w:sz="0" w:space="0" w:color="auto"/>
          </w:divBdr>
          <w:divsChild>
            <w:div w:id="42605314">
              <w:marLeft w:val="0"/>
              <w:marRight w:val="0"/>
              <w:marTop w:val="0"/>
              <w:marBottom w:val="0"/>
              <w:divBdr>
                <w:top w:val="none" w:sz="0" w:space="0" w:color="auto"/>
                <w:left w:val="none" w:sz="0" w:space="0" w:color="auto"/>
                <w:bottom w:val="none" w:sz="0" w:space="0" w:color="auto"/>
                <w:right w:val="none" w:sz="0" w:space="0" w:color="auto"/>
              </w:divBdr>
              <w:divsChild>
                <w:div w:id="420295423">
                  <w:marLeft w:val="-380"/>
                  <w:marRight w:val="0"/>
                  <w:marTop w:val="100"/>
                  <w:marBottom w:val="150"/>
                  <w:divBdr>
                    <w:top w:val="single" w:sz="4" w:space="2" w:color="D8D8D8"/>
                    <w:left w:val="single" w:sz="4" w:space="2" w:color="D8D8D8"/>
                    <w:bottom w:val="single" w:sz="4" w:space="2" w:color="D8D8D8"/>
                    <w:right w:val="single" w:sz="4" w:space="2" w:color="D8D8D8"/>
                  </w:divBdr>
                  <w:divsChild>
                    <w:div w:id="1535582051">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009409472">
          <w:marLeft w:val="0"/>
          <w:marRight w:val="150"/>
          <w:marTop w:val="50"/>
          <w:marBottom w:val="0"/>
          <w:divBdr>
            <w:top w:val="none" w:sz="0" w:space="0" w:color="auto"/>
            <w:left w:val="none" w:sz="0" w:space="0" w:color="auto"/>
            <w:bottom w:val="none" w:sz="0" w:space="0" w:color="auto"/>
            <w:right w:val="none" w:sz="0" w:space="0" w:color="auto"/>
          </w:divBdr>
          <w:divsChild>
            <w:div w:id="2135900500">
              <w:marLeft w:val="0"/>
              <w:marRight w:val="0"/>
              <w:marTop w:val="0"/>
              <w:marBottom w:val="0"/>
              <w:divBdr>
                <w:top w:val="none" w:sz="0" w:space="0" w:color="auto"/>
                <w:left w:val="none" w:sz="0" w:space="0" w:color="auto"/>
                <w:bottom w:val="none" w:sz="0" w:space="0" w:color="auto"/>
                <w:right w:val="none" w:sz="0" w:space="0" w:color="auto"/>
              </w:divBdr>
              <w:divsChild>
                <w:div w:id="1063531060">
                  <w:marLeft w:val="0"/>
                  <w:marRight w:val="0"/>
                  <w:marTop w:val="0"/>
                  <w:marBottom w:val="0"/>
                  <w:divBdr>
                    <w:top w:val="none" w:sz="0" w:space="0" w:color="auto"/>
                    <w:left w:val="none" w:sz="0" w:space="0" w:color="auto"/>
                    <w:bottom w:val="none" w:sz="0" w:space="0" w:color="auto"/>
                    <w:right w:val="none" w:sz="0" w:space="0" w:color="auto"/>
                  </w:divBdr>
                  <w:divsChild>
                    <w:div w:id="80852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735078">
      <w:bodyDiv w:val="1"/>
      <w:marLeft w:val="0"/>
      <w:marRight w:val="0"/>
      <w:marTop w:val="0"/>
      <w:marBottom w:val="0"/>
      <w:divBdr>
        <w:top w:val="none" w:sz="0" w:space="0" w:color="auto"/>
        <w:left w:val="none" w:sz="0" w:space="0" w:color="auto"/>
        <w:bottom w:val="none" w:sz="0" w:space="0" w:color="auto"/>
        <w:right w:val="none" w:sz="0" w:space="0" w:color="auto"/>
      </w:divBdr>
    </w:div>
    <w:div w:id="214357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39B78C07-C680-4B7A-8571-594085363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3</TotalTime>
  <Pages>15</Pages>
  <Words>13719</Words>
  <Characters>78199</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204</cp:revision>
  <dcterms:created xsi:type="dcterms:W3CDTF">2018-02-13T17:25:00Z</dcterms:created>
  <dcterms:modified xsi:type="dcterms:W3CDTF">2018-05-19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